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bookmarkStart w:id="0" w:name="_GoBack"/>
      <w:bookmarkEnd w:id="0"/>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w:t>
      </w:r>
      <w:proofErr w:type="spellStart"/>
      <w:r w:rsidR="0055662E">
        <w:rPr>
          <w:bCs/>
        </w:rPr>
        <w:t>TriMap</w:t>
      </w:r>
      <w:proofErr w:type="spellEnd"/>
      <w:r w:rsidR="0055662E">
        <w:rPr>
          <w:bCs/>
        </w:rPr>
        <w:t xml:space="preserve">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 xml:space="preserve">PCA.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w:t>
      </w:r>
      <w:proofErr w:type="spellStart"/>
      <w:r w:rsidR="001C530A">
        <w:t>embeddings</w:t>
      </w:r>
      <w:proofErr w:type="spellEnd"/>
      <w:r w:rsidR="001C530A">
        <w:t xml:space="preserve"> obtained by non-linear manifold approaches can offer a powerful high-precision option in the spike sorting of the next-generation </w:t>
      </w:r>
      <w:r w:rsidR="00463C38">
        <w:t xml:space="preserve">of </w:t>
      </w:r>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comparison with traditional 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w:t>
      </w:r>
      <w:r>
        <w:lastRenderedPageBreak/>
        <w:t>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836EF7"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836EF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836EF7"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836EF7"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lastRenderedPageBreak/>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w:t>
      </w:r>
      <w:proofErr w:type="spellStart"/>
      <w:r w:rsidR="00230996">
        <w:t>Trimap</w:t>
      </w:r>
      <w:proofErr w:type="spellEnd"/>
      <w:r w:rsidR="00230996">
        <w:t xml:space="preserve">, </w:t>
      </w:r>
      <w:r w:rsidR="00615519">
        <w:t>PHATE</w:t>
      </w:r>
      <w:r w:rsidR="00230996">
        <w:t xml:space="preserve"> and t-SNE</w:t>
      </w:r>
      <w:r w:rsidR="00615519">
        <w:t xml:space="preserve"> have the same tendency to split the true red cluster into two </w:t>
      </w:r>
      <w:proofErr w:type="spellStart"/>
      <w:r w:rsidR="00615519">
        <w:t>subclusters</w:t>
      </w:r>
      <w:proofErr w:type="spellEnd"/>
      <w:r w:rsidR="00615519">
        <w:t xml:space="preserve">,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proofErr w:type="spellStart"/>
      <w:r w:rsidR="00230996">
        <w:t>Isomap</w:t>
      </w:r>
      <w:proofErr w:type="spellEnd"/>
      <w:r w:rsidR="00230996">
        <w:t xml:space="preserve">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0" w:type="dxa"/>
        <w:tblLook w:val="04A0" w:firstRow="1" w:lastRow="0" w:firstColumn="1" w:lastColumn="0" w:noHBand="0" w:noVBand="1"/>
      </w:tblPr>
      <w:tblGrid>
        <w:gridCol w:w="1817"/>
        <w:gridCol w:w="960"/>
        <w:gridCol w:w="960"/>
        <w:gridCol w:w="960"/>
        <w:gridCol w:w="960"/>
        <w:gridCol w:w="1134"/>
        <w:gridCol w:w="960"/>
      </w:tblGrid>
      <w:tr w:rsidR="00C30F31" w:rsidRPr="00C30F31" w14:paraId="562B6843"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3"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3"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3"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3"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3"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3"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3"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1053"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3"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3"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3"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3"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3"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3"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3"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160D53E7" w:rsidR="00EA1A24" w:rsidRDefault="00836EF7" w:rsidP="00C71B32">
      <w:r>
        <w:lastRenderedPageBreak/>
        <w:pict w14:anchorId="69DCC697">
          <v:shape id="_x0000_i1026" type="#_x0000_t75" style="width:468pt;height:570.65pt">
            <v:imagedata r:id="rId8" o:title="fig3_Sim53"/>
          </v:shape>
        </w:pict>
      </w:r>
    </w:p>
    <w:p w14:paraId="37DDE00A" w14:textId="766A98E0" w:rsidR="00C30F31" w:rsidRDefault="00497A03" w:rsidP="00C71B32">
      <w:r>
        <w:t xml:space="preserve">Fig 3 - </w:t>
      </w:r>
      <w:r w:rsidR="00EA1A24">
        <w:t xml:space="preserve">Feature extraction methods on the Sim53 dataset. Colors represent the ground truth labels such that the amount of </w:t>
      </w:r>
      <w:proofErr w:type="spellStart"/>
      <w:r w:rsidR="00EA1A24">
        <w:t>separability</w:t>
      </w:r>
      <w:proofErr w:type="spellEnd"/>
      <w:r w:rsidR="00EA1A24">
        <w:t xml:space="preserve"> offered is viewable.</w:t>
      </w:r>
    </w:p>
    <w:p w14:paraId="27AA2D31" w14:textId="758C8FE8" w:rsidR="00EA11BD" w:rsidRDefault="00EA11BD" w:rsidP="00C71B32"/>
    <w:p w14:paraId="5F5F317E" w14:textId="44D619AD" w:rsidR="00115FD3" w:rsidRDefault="005A2FE7" w:rsidP="00C71B32">
      <w:r>
        <w:lastRenderedPageBreak/>
        <w:t>A similar trend to that of th</w:t>
      </w:r>
      <w:r w:rsidR="00CF5F74">
        <w:t>e previous dataset can be seen</w:t>
      </w:r>
      <w:r w:rsidR="00AD7440">
        <w:t xml:space="preserve"> in Table 3</w:t>
      </w:r>
      <w:r w:rsidR="002E782C">
        <w:t xml:space="preserve"> when </w:t>
      </w:r>
      <w:proofErr w:type="spellStart"/>
      <w:r w:rsidR="002E782C">
        <w:t>analysing</w:t>
      </w:r>
      <w:proofErr w:type="spellEnd"/>
      <w:r w:rsidR="002E782C">
        <w:t xml:space="preserve">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w:t>
      </w:r>
      <w:proofErr w:type="spellStart"/>
      <w:r w:rsidR="00115FD3">
        <w:t>embeddings</w:t>
      </w:r>
      <w:proofErr w:type="spellEnd"/>
      <w:r w:rsidR="00115FD3">
        <w:t xml:space="preserve">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w:t>
      </w:r>
      <w:proofErr w:type="spellStart"/>
      <w:r w:rsidR="00887DCB">
        <w:t>embeddings</w:t>
      </w:r>
      <w:proofErr w:type="spellEnd"/>
      <w:r w:rsidR="00887DCB">
        <w:t xml:space="preserve"> have one of the features mostly unused for discrimination (x-axis). </w:t>
      </w:r>
      <w:r w:rsidR="00DE4865">
        <w:t xml:space="preserve">Moreover, t-SNE, PHATE, </w:t>
      </w:r>
      <w:proofErr w:type="spellStart"/>
      <w:r w:rsidR="00DE4865">
        <w:t>TriMap</w:t>
      </w:r>
      <w:proofErr w:type="spellEnd"/>
      <w:r w:rsidR="003654F7">
        <w:t xml:space="preserve"> obtain si</w:t>
      </w:r>
      <w:r w:rsidR="006F6A73">
        <w:t>milar results to those of UMAP</w:t>
      </w:r>
      <w:r w:rsidR="00887DCB">
        <w:t xml:space="preserve">, by visual inspection exactly the same clusters (green and beige) are overlapping in all the </w:t>
      </w:r>
      <w:proofErr w:type="spellStart"/>
      <w:r w:rsidR="00887DCB">
        <w:t>embeddings</w:t>
      </w:r>
      <w:proofErr w:type="spellEnd"/>
      <w:r w:rsidR="00887DCB">
        <w:t xml:space="preserve">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 xml:space="preserve">are unable to find </w:t>
      </w:r>
      <w:proofErr w:type="spellStart"/>
      <w:r w:rsidR="00C31DC8">
        <w:t>embeddings</w:t>
      </w:r>
      <w:proofErr w:type="spellEnd"/>
      <w:r w:rsidR="00C31DC8">
        <w:t xml:space="preserve">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w:t>
      </w:r>
      <w:proofErr w:type="spellStart"/>
      <w:r w:rsidR="009521FE">
        <w:t>approches</w:t>
      </w:r>
      <w:proofErr w:type="spellEnd"/>
      <w:r w:rsidR="009521FE">
        <w:t>, the SOM algorithm continues to underperform and KPCA has no significant improvement to its linear version</w:t>
      </w:r>
      <w:r w:rsidR="001C3B9F">
        <w:t xml:space="preserve"> both when comparing the scores and the </w:t>
      </w:r>
      <w:proofErr w:type="spellStart"/>
      <w:r w:rsidR="001C3B9F">
        <w:t>embeddings</w:t>
      </w:r>
      <w:proofErr w:type="spellEnd"/>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1056"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8C9A514" w:rsidR="00EA1A24" w:rsidRDefault="00836EF7" w:rsidP="00C71B32">
      <w:r>
        <w:pict w14:anchorId="6C802204">
          <v:shape id="_x0000_i1027" type="#_x0000_t75" style="width:466.95pt;height:570.65pt">
            <v:imagedata r:id="rId9" o:title="fig4_Sim81"/>
          </v:shape>
        </w:pict>
      </w:r>
    </w:p>
    <w:p w14:paraId="4B38C1CA" w14:textId="6CF85873" w:rsidR="00860089" w:rsidRDefault="00860089" w:rsidP="00860089">
      <w:r>
        <w:lastRenderedPageBreak/>
        <w:t xml:space="preserve">Fig 4 - </w:t>
      </w:r>
      <w:r w:rsidR="00EA1A24">
        <w:t xml:space="preserve">Feature extraction methods on the Sim81 dataset. Colors represent the ground truth labels such that the amount of </w:t>
      </w:r>
      <w:proofErr w:type="spellStart"/>
      <w:r w:rsidR="00EA1A24">
        <w:t>separability</w:t>
      </w:r>
      <w:proofErr w:type="spellEnd"/>
      <w:r w:rsidR="00EA1A24">
        <w:t xml:space="preserve">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 xml:space="preserve">Regarding the traditional non-linear approaches, SOM continues to be unable to find </w:t>
      </w:r>
      <w:proofErr w:type="spellStart"/>
      <w:r>
        <w:t>embeddings</w:t>
      </w:r>
      <w:proofErr w:type="spellEnd"/>
      <w:r>
        <w:t xml:space="preserve">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proofErr w:type="spellStart"/>
      <w:r w:rsidR="0004142D">
        <w:t>TriMap</w:t>
      </w:r>
      <w:proofErr w:type="spellEnd"/>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1056"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3CF937F8" w:rsidR="00EA1A24" w:rsidRDefault="00836EF7" w:rsidP="00C71B32">
      <w:r>
        <w:lastRenderedPageBreak/>
        <w:pict w14:anchorId="06A8BE10">
          <v:shape id="_x0000_i1028" type="#_x0000_t75" style="width:468pt;height:570.65pt">
            <v:imagedata r:id="rId10" o:title="fig5_Sim67"/>
          </v:shape>
        </w:pict>
      </w:r>
    </w:p>
    <w:p w14:paraId="72137F8B" w14:textId="5B21051A" w:rsidR="00EA1A24" w:rsidRDefault="00EA1A24" w:rsidP="00C71B32">
      <w:r>
        <w:t xml:space="preserve">Fig 5 – Feature extraction methods on the Sim67 dataset. Colors represent the ground truth labels such that the amount of </w:t>
      </w:r>
      <w:proofErr w:type="spellStart"/>
      <w:r>
        <w:t>separability</w:t>
      </w:r>
      <w:proofErr w:type="spellEnd"/>
      <w:r>
        <w:t xml:space="preserve"> offered is viewable.</w:t>
      </w:r>
    </w:p>
    <w:p w14:paraId="28AECA57" w14:textId="0F895813" w:rsidR="000F37AD" w:rsidRDefault="00B55EFE" w:rsidP="00C71B32">
      <w:r>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w:t>
      </w:r>
      <w:r>
        <w:lastRenderedPageBreak/>
        <w:t xml:space="preserve">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w:t>
      </w:r>
      <w:proofErr w:type="spellStart"/>
      <w:r w:rsidR="005E39F8">
        <w:t>embeddings</w:t>
      </w:r>
      <w:proofErr w:type="spellEnd"/>
      <w:r w:rsidR="005E39F8">
        <w:t xml:space="preserve"> space obtained by these algorithms offer almost no separable clusters as they tend to be lines or pinpoints. </w:t>
      </w:r>
    </w:p>
    <w:p w14:paraId="715C3AE2" w14:textId="77777777" w:rsidR="00AF1A71"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w:t>
      </w:r>
      <w:r w:rsidR="007928DC">
        <w:t xml:space="preserve">. This is confirmed through the visual inspection shown in Fig 6, where the clusters are dense and spherically shaped. </w:t>
      </w:r>
      <w:proofErr w:type="spellStart"/>
      <w:r w:rsidR="00F27055">
        <w:t>KepplerMapper</w:t>
      </w:r>
      <w:proofErr w:type="spellEnd"/>
      <w:r w:rsidR="00F27055">
        <w:t xml:space="preserve">, </w:t>
      </w:r>
      <w:proofErr w:type="spellStart"/>
      <w:r w:rsidR="00F27055">
        <w:t>Isomap</w:t>
      </w:r>
      <w:proofErr w:type="spellEnd"/>
      <w:r w:rsidR="00F27055">
        <w:t>,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1056"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4C58C1DC" w:rsidR="00EA1A24" w:rsidRDefault="00EA1A24" w:rsidP="00C71B32">
      <w:r>
        <w:rPr>
          <w:noProof/>
          <w:lang w:eastAsia="en-US"/>
        </w:rPr>
        <w:lastRenderedPageBreak/>
        <w:drawing>
          <wp:inline distT="0" distB="0" distL="0" distR="0" wp14:anchorId="3D6A179C" wp14:editId="064D00C8">
            <wp:extent cx="5943600" cy="7247255"/>
            <wp:effectExtent l="0" t="0" r="0" b="0"/>
            <wp:docPr id="1" name="Picture 1" descr="C:\Users\eardelean\AppData\Local\Microsoft\Windows\INetCache\Content.Word\fig6_Sim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ardelean\AppData\Local\Microsoft\Windows\INetCache\Content.Word\fig6_Sim86.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7247255"/>
                    </a:xfrm>
                    <a:prstGeom prst="rect">
                      <a:avLst/>
                    </a:prstGeom>
                    <a:noFill/>
                    <a:ln>
                      <a:noFill/>
                    </a:ln>
                  </pic:spPr>
                </pic:pic>
              </a:graphicData>
            </a:graphic>
          </wp:inline>
        </w:drawing>
      </w:r>
    </w:p>
    <w:p w14:paraId="1CCDA92A" w14:textId="1E0D1859" w:rsidR="00EA1A24" w:rsidRDefault="00EA1A24" w:rsidP="00EA1A24">
      <w:r>
        <w:t xml:space="preserve">Fig 6 – Feature extraction methods on the Sim86 dataset. Colors represent the ground truth labels such that the amount of </w:t>
      </w:r>
      <w:proofErr w:type="spellStart"/>
      <w:r>
        <w:t>separability</w:t>
      </w:r>
      <w:proofErr w:type="spellEnd"/>
      <w:r>
        <w:t xml:space="preserve">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77777777"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5BD5EC1F" w:rsidR="00B41BF7" w:rsidRDefault="00AF5957" w:rsidP="00E44BF7">
      <w:pPr>
        <w:rPr>
          <w:rFonts w:eastAsia="Palatino Linotype"/>
        </w:rPr>
      </w:pPr>
      <w:r>
        <w:rPr>
          <w:rFonts w:eastAsia="Palatino Linotype"/>
        </w:rPr>
        <w:t xml:space="preserve">In Table 6, using the </w:t>
      </w:r>
      <w:proofErr w:type="spellStart"/>
      <w:r>
        <w:rPr>
          <w:rFonts w:eastAsia="Palatino Linotype"/>
        </w:rPr>
        <w:t>Borda</w:t>
      </w:r>
      <w:proofErr w:type="spellEnd"/>
      <w:r>
        <w:rPr>
          <w:rFonts w:eastAsia="Palatino Linotype"/>
        </w:rPr>
        <w:t xml:space="preserve"> rank aggregation </w:t>
      </w:r>
      <w:r>
        <w:fldChar w:fldCharType="begin"/>
      </w:r>
      <w:r>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Pr="002A12EA">
        <w:t>(75)</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w:t>
      </w:r>
      <w:proofErr w:type="spellStart"/>
      <w:r w:rsidR="005573DB">
        <w:rPr>
          <w:rFonts w:eastAsia="Palatino Linotype"/>
        </w:rPr>
        <w:t>TriMap</w:t>
      </w:r>
      <w:proofErr w:type="spellEnd"/>
      <w:r w:rsidR="005573DB">
        <w:rPr>
          <w:rFonts w:eastAsia="Palatino Linotype"/>
        </w:rPr>
        <w:t xml:space="preserve">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03FA1D19"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proofErr w:type="spellStart"/>
      <w:r w:rsidR="00B70B52">
        <w:rPr>
          <w:rFonts w:eastAsia="Palatino Linotype"/>
        </w:rPr>
        <w:t>Keppler</w:t>
      </w:r>
      <w:proofErr w:type="spellEnd"/>
      <w:r w:rsidR="00B70B52">
        <w:rPr>
          <w:rFonts w:eastAsia="Palatino Linotype"/>
        </w:rPr>
        <w:t xml:space="preserve"> Mapper obtains similar performances to those of the </w:t>
      </w:r>
      <w:r w:rsidR="0029003B">
        <w:rPr>
          <w:rFonts w:eastAsia="Palatino Linotype"/>
        </w:rPr>
        <w:t xml:space="preserve">linear methods, while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549" w:type="dxa"/>
        <w:tblLook w:val="04A0" w:firstRow="1" w:lastRow="0" w:firstColumn="1" w:lastColumn="0" w:noHBand="0" w:noVBand="1"/>
      </w:tblPr>
      <w:tblGrid>
        <w:gridCol w:w="999"/>
        <w:gridCol w:w="1434"/>
        <w:gridCol w:w="1433"/>
        <w:gridCol w:w="1433"/>
        <w:gridCol w:w="1433"/>
        <w:gridCol w:w="1433"/>
        <w:gridCol w:w="1433"/>
      </w:tblGrid>
      <w:tr w:rsidR="00A3397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7D9555F8" w:rsidR="00A33973" w:rsidRPr="00FD1B4F" w:rsidRDefault="00A33973" w:rsidP="00A3397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316C0CEE"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3397B773"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79E56982"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2FF768"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6A2AFC20"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2BD42844"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A3397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3D2F5D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3AFDA9C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581DC03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287306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430C751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2CEB1E95" w14:textId="1259180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5300F52C" w14:textId="1B89A72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A3397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6B7B07D3"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09F3CFC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3AE6630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E68356B" w14:textId="1557378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0ED62B35" w14:textId="28EDC3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298E5E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7FCCDD9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A3397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4F4A488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48D7D99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5697477" w14:textId="0BFAC2C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01AA64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04C4373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26EF328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32E3946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r>
      <w:tr w:rsidR="00A3397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7D1A9BF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49403E4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4ADF1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3869D8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034A287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D6C9C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20B1A9D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A3397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0758CBE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26C92D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A313D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208A5E0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A9C829A" w14:textId="64E02A4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059561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1F5E2C6F" w14:textId="765BBAA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A3397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010CD2E9"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711C6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3D9CC516" w14:textId="14CD9F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46A77D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0F33CA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591065B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D9F34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A3397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639811A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666636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1E14306" w14:textId="547FC49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3F32718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1AA8AF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B11BE4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9334B54" w14:textId="504670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A3397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49345E1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3726D85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7A552A2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B3A47DC" w14:textId="7E7F104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5E3B5F1" w14:textId="199F885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0BC78B23" w14:textId="3C5F459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131741E" w14:textId="5ECBA4D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r>
      <w:tr w:rsidR="00A3397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3D613B2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DA12E4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59150A4E" w14:textId="613D74A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5B293F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8D91B15" w14:textId="5CE1A4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00B3BC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29F24B0B" w14:textId="3195C5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A3397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2D578A02"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1025772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3EE0A7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44A1516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D6C40ED" w14:textId="1D702B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035DDF7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0EE196B" w14:textId="521F60E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A3397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51E3F677"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295594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5FAB8D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D8251E1" w14:textId="74EEDD1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B8BDC90" w14:textId="7BC241A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2F994027" w14:textId="33EB369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53EE8B8" w14:textId="68E7249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A3397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08D73C68"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44776B6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7713E73" w14:textId="6027778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E757A58" w14:textId="4DB9D7F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E3877E" w14:textId="092E0E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D1BAA0" w14:textId="3DB443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F15B66" w14:textId="20E35E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r>
      <w:tr w:rsidR="00A3397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269E2A4C"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3</w:t>
            </w:r>
          </w:p>
        </w:tc>
        <w:tc>
          <w:tcPr>
            <w:tcW w:w="1434" w:type="dxa"/>
            <w:noWrap/>
            <w:vAlign w:val="bottom"/>
            <w:hideMark/>
          </w:tcPr>
          <w:p w14:paraId="5A1A04D5" w14:textId="75E995F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33384F53" w14:textId="0504B61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247E4DE" w14:textId="3B18057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B23D796" w14:textId="082B128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9128582" w14:textId="6775F61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98BB59" w14:textId="5A6FBFA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A3397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7C99F5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2A190C6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AD3A65F" w14:textId="223EBA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04A26840" w14:textId="3EB204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5861BA4" w14:textId="2404237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4DF4BDA" w14:textId="4B4F958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56DCBE6" w14:textId="46D9843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A3397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44A1FE4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0DC9D5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E694ECB" w14:textId="00B1FED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19007E84" w14:textId="39167F5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43024D58" w14:textId="5FA5CB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4A5DF612" w14:textId="762B446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1B5E6DC" w14:textId="75ED59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A33973" w:rsidRPr="00FD1B4F" w14:paraId="1238A77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024BF2D" w14:textId="23A35175"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6</w:t>
            </w:r>
          </w:p>
        </w:tc>
        <w:tc>
          <w:tcPr>
            <w:tcW w:w="1434" w:type="dxa"/>
            <w:noWrap/>
            <w:vAlign w:val="bottom"/>
            <w:hideMark/>
          </w:tcPr>
          <w:p w14:paraId="6CC6DDF6" w14:textId="6F2294E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43E248C" w14:textId="4FE6538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7F0CE433" w14:textId="2BC0A4F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C9B7476" w14:textId="5D66A0D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62CF9720" w14:textId="2847DA5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50E592AC" w14:textId="4367B4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06719554" w:rsidR="001B14AE" w:rsidRDefault="00836EF7" w:rsidP="00C71B32">
      <w:r>
        <w:pict w14:anchorId="69FBD67D">
          <v:shape id="_x0000_i1029" type="#_x0000_t75" style="width:467.45pt;height:387.4pt">
            <v:imagedata r:id="rId12" o:title="fig7_box"/>
          </v:shape>
        </w:pict>
      </w:r>
    </w:p>
    <w:p w14:paraId="4E7A5CC1" w14:textId="56753192" w:rsidR="001B14AE" w:rsidRDefault="001B14AE" w:rsidP="00C71B32">
      <w:r>
        <w:t>Fig 7 – Performance evaluation of all feature extract</w:t>
      </w:r>
      <w:r w:rsidR="00220E03">
        <w:t>ion methods for all 95 datasets (star represents mean value, middle line represents the median value).</w:t>
      </w:r>
    </w:p>
    <w:p w14:paraId="104BAFEC" w14:textId="77777777" w:rsidR="003A4542" w:rsidRDefault="003A4542" w:rsidP="003A4542"/>
    <w:p w14:paraId="42A8A662" w14:textId="12D46592" w:rsidR="003A4542" w:rsidRPr="00E44BF7" w:rsidRDefault="003A4542" w:rsidP="003A4542">
      <w:pPr>
        <w:rPr>
          <w:rFonts w:eastAsiaTheme="majorEastAsia"/>
        </w:rPr>
      </w:pPr>
      <w:r>
        <w:rPr>
          <w:rFonts w:eastAsia="Palatino Linotype"/>
        </w:rPr>
        <w:t xml:space="preserve">As further validation of the results obtained, a statistical analysis using t-tests with a </w:t>
      </w:r>
      <w:proofErr w:type="spellStart"/>
      <w:r>
        <w:rPr>
          <w:rFonts w:eastAsia="Palatino Linotype"/>
        </w:rPr>
        <w:t>Bonferroni</w:t>
      </w:r>
      <w:proofErr w:type="spellEnd"/>
      <w:r>
        <w:rPr>
          <w:rFonts w:eastAsia="Palatino Linotype"/>
        </w:rPr>
        <w:t xml:space="preserve">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w:t>
      </w:r>
      <w:proofErr w:type="spellStart"/>
      <w:r w:rsidR="00F9053E">
        <w:rPr>
          <w:rFonts w:eastAsia="Palatino Linotype"/>
        </w:rPr>
        <w:t>TriMap</w:t>
      </w:r>
      <w:proofErr w:type="spellEnd"/>
      <w:r w:rsidR="00F9053E">
        <w:rPr>
          <w:rFonts w:eastAsia="Palatino Linotype"/>
        </w:rPr>
        <w:t xml:space="preserve"> from the perspective of all metrics (except DBS which indicates that PHATE is significantly different). </w:t>
      </w:r>
      <w:r w:rsidR="005B3537">
        <w:rPr>
          <w:rFonts w:eastAsia="Palatino Linotype"/>
        </w:rPr>
        <w:t xml:space="preserve">This analysis also indicates that PCA, MDS, ICA, KPCA, LLE, </w:t>
      </w:r>
      <w:r w:rsidR="005B3537">
        <w:rPr>
          <w:rFonts w:eastAsia="Palatino Linotype"/>
        </w:rPr>
        <w:lastRenderedPageBreak/>
        <w:t xml:space="preserve">MLLE and </w:t>
      </w:r>
      <w:proofErr w:type="spellStart"/>
      <w:r w:rsidR="005B3537">
        <w:rPr>
          <w:rFonts w:eastAsia="Palatino Linotype"/>
        </w:rPr>
        <w:t>Keppler</w:t>
      </w:r>
      <w:proofErr w:type="spellEnd"/>
      <w:r w:rsidR="005B3537">
        <w:rPr>
          <w:rFonts w:eastAsia="Palatino Linotype"/>
        </w:rPr>
        <w:t xml:space="preserve"> Mapper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w:t>
      </w:r>
      <w:proofErr w:type="spellStart"/>
      <w:r w:rsidR="00263F5F">
        <w:rPr>
          <w:rFonts w:eastAsia="Palatino Linotype"/>
        </w:rPr>
        <w:t>Isomap</w:t>
      </w:r>
      <w:proofErr w:type="spellEnd"/>
      <w:r w:rsidR="00263F5F">
        <w:rPr>
          <w:rFonts w:eastAsia="Palatino Linotype"/>
        </w:rPr>
        <w:t xml:space="preserve">, which is confirmed by the previous analyses made. </w:t>
      </w:r>
    </w:p>
    <w:p w14:paraId="34418C09" w14:textId="51A61361" w:rsidR="001B14AE" w:rsidRDefault="001B14AE" w:rsidP="00C71B32"/>
    <w:p w14:paraId="6B424F78" w14:textId="0F81F6D9" w:rsidR="001B14AE" w:rsidRDefault="00836EF7" w:rsidP="00C71B32">
      <w:r>
        <w:lastRenderedPageBreak/>
        <w:pict w14:anchorId="438A3B60">
          <v:shape id="_x0000_i1030" type="#_x0000_t75" style="width:463.15pt;height:647.45pt">
            <v:imagedata r:id="rId13" o:title="fig8_ttest"/>
          </v:shape>
        </w:pict>
      </w:r>
    </w:p>
    <w:p w14:paraId="07E793D7" w14:textId="48F29035" w:rsidR="002C025B" w:rsidRDefault="002C025B" w:rsidP="00C71B32">
      <w:r>
        <w:lastRenderedPageBreak/>
        <w:t xml:space="preserve">Fig 8 - </w:t>
      </w:r>
      <w:r w:rsidR="008E5680" w:rsidRPr="008E5680">
        <w:t xml:space="preserve">P value of t-tests (with a </w:t>
      </w:r>
      <w:proofErr w:type="spellStart"/>
      <w:r w:rsidR="008E5680" w:rsidRPr="008E5680">
        <w:t>Bonferroni</w:t>
      </w:r>
      <w:proofErr w:type="spellEnd"/>
      <w:r w:rsidR="008E5680" w:rsidRPr="008E5680">
        <w:t xml:space="preserve">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 xml:space="preserve">Specifically, UMAP, </w:t>
      </w:r>
      <w:proofErr w:type="spellStart"/>
      <w:r w:rsidR="00B643ED">
        <w:t>TriMap</w:t>
      </w:r>
      <w:proofErr w:type="spellEnd"/>
      <w:r w:rsidR="00B643ED">
        <w:t>, PHATE and t-SNE are the most suitab</w:t>
      </w:r>
      <w:r w:rsidR="00DA36DB">
        <w:t xml:space="preserve">le approaches for spike sorting with UMAP having the </w:t>
      </w:r>
      <w:proofErr w:type="spellStart"/>
      <w:r w:rsidR="00DA36DB">
        <w:t>heighest</w:t>
      </w:r>
      <w:proofErr w:type="spellEnd"/>
      <w:r w:rsidR="00DA36DB">
        <w:t xml:space="preserve">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w:t>
      </w:r>
      <w:proofErr w:type="spellStart"/>
      <w:r w:rsidR="00E01DE7">
        <w:t>Isomap</w:t>
      </w:r>
      <w:proofErr w:type="spellEnd"/>
      <w:r w:rsidR="00E01DE7">
        <w:t xml:space="preserve">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w:t>
      </w:r>
      <w:proofErr w:type="spellStart"/>
      <w:r w:rsidR="003E073F">
        <w:t>Isomap</w:t>
      </w:r>
      <w:proofErr w:type="spellEnd"/>
      <w:r w:rsidR="003E073F">
        <w:t xml:space="preserve"> offering </w:t>
      </w:r>
      <w:proofErr w:type="spellStart"/>
      <w:r w:rsidR="003E073F">
        <w:t>separability</w:t>
      </w:r>
      <w:proofErr w:type="spellEnd"/>
      <w:r w:rsidR="003E073F">
        <w:t xml:space="preserve">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1C549300" w:rsidR="00252EFC" w:rsidRPr="00FF30DF" w:rsidRDefault="00252EFC" w:rsidP="00FF30DF">
      <w:r>
        <w:t xml:space="preserve">Evidently, other clustering algorithms may be used and may even obtain better results. However, we have chosen to analyze feature extraction algorithms and the </w:t>
      </w:r>
      <w:proofErr w:type="spellStart"/>
      <w:r>
        <w:t>separability</w:t>
      </w:r>
      <w:proofErr w:type="spellEnd"/>
      <w:r>
        <w:t xml:space="preserve"> of the </w:t>
      </w:r>
      <w:proofErr w:type="spellStart"/>
      <w:r>
        <w:t>embeddings</w:t>
      </w:r>
      <w:proofErr w:type="spellEnd"/>
      <w:r>
        <w:t xml:space="preserve">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lastRenderedPageBreak/>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lastRenderedPageBreak/>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lastRenderedPageBreak/>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00000001"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50</TotalTime>
  <Pages>35</Pages>
  <Words>39060</Words>
  <Characters>222647</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587</cp:revision>
  <dcterms:created xsi:type="dcterms:W3CDTF">2025-01-20T19:30:00Z</dcterms:created>
  <dcterms:modified xsi:type="dcterms:W3CDTF">2025-05-0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